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2C2C4" w14:textId="43248DCD" w:rsidR="003B394D" w:rsidRDefault="003B394D" w:rsidP="003B394D">
      <w:pPr>
        <w:pStyle w:val="Heading1"/>
      </w:pPr>
      <w:r>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5C13BB7D" w14:textId="7C0C7FE6" w:rsidR="003B394D" w:rsidRDefault="003B394D" w:rsidP="003B394D">
      <w:pPr>
        <w:pStyle w:val="Heading1"/>
      </w:pPr>
    </w:p>
    <w:p w14:paraId="0693A46D" w14:textId="143EE13C" w:rsidR="003B394D" w:rsidRDefault="003B394D" w:rsidP="003B394D">
      <w:pPr>
        <w:pStyle w:val="Heading2"/>
      </w:pPr>
      <w:r>
        <w:t>Diversity Outbred Data</w:t>
      </w:r>
    </w:p>
    <w:p w14:paraId="4B536548" w14:textId="53C3C418"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r w:rsidR="00A8356A" w:rsidRPr="00A8356A">
        <w:t>https://www.jax.org/research-and-faculty/genetic-diversity-initiative/tools-data/diversity-outbred-database</w:t>
      </w:r>
      <w:r w:rsidR="00A8356A">
        <w:t xml:space="preserve">) </w:t>
      </w:r>
      <w:r w:rsidR="00BC2D63">
        <w:t xml:space="preserve">as part of the 183_Svenson_DO dataset </w:t>
      </w:r>
      <w:r w:rsidR="00BC2D63">
        <w:fldChar w:fldCharType="begin"/>
      </w:r>
      <w:r w:rsidR="00BC2D63">
        <w:instrText xml:space="preserve"> ADDIN ZOTERO_ITEM CSL_CITATION {"citationID":"G0OJsHti","properties":{"formattedCitation":"[1,2]","plainCitation":"[1,2]","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BC2D63">
        <w:rPr>
          <w:noProof/>
        </w:rPr>
        <w:t>[1,2]</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BC2D63">
        <w:instrText xml:space="preserve"> ADDIN ZOTERO_ITEM CSL_CITATION {"citationID":"hqhf4cLw","properties":{"formattedCitation":"[1]","plainCitation":"[1]","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BC2D63">
        <w:rPr>
          <w:noProof/>
        </w:rPr>
        <w:t>[1]</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A8356A">
      <w:pPr>
        <w:pStyle w:val="Heading2"/>
      </w:pPr>
      <w:r>
        <w:t>BXD Data</w:t>
      </w:r>
    </w:p>
    <w:p w14:paraId="0388F302" w14:textId="2FE1D0F2" w:rsidR="00A8356A" w:rsidRDefault="00A8356A" w:rsidP="003B394D">
      <w:r>
        <w:t xml:space="preserve">Calcium and cholesterol levels from male and female BXD were described in </w:t>
      </w:r>
      <w:r>
        <w:fldChar w:fldCharType="begin"/>
      </w:r>
      <w:r>
        <w:instrText xml:space="preserve"> ADDIN ZOTERO_ITEM CSL_CITATION {"citationID":"4zTmZPMk","properties":{"formattedCitation":"[3]","plainCitation":"[3]","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Pr>
          <w:noProof/>
        </w:rPr>
        <w:t>[3]</w:t>
      </w:r>
      <w:r>
        <w:fldChar w:fldCharType="end"/>
      </w:r>
      <w:r>
        <w:t xml:space="preserve">.  These data were downloaded from </w:t>
      </w:r>
      <w:proofErr w:type="spellStart"/>
      <w:r>
        <w:t>GeneNetwork</w:t>
      </w:r>
      <w:proofErr w:type="spellEnd"/>
      <w:r>
        <w:t xml:space="preserve"> </w:t>
      </w:r>
      <w:r>
        <w:t>(</w:t>
      </w:r>
      <w:hyperlink r:id="rId4" w:history="1">
        <w:r w:rsidRPr="00C61AAC">
          <w:rPr>
            <w:rStyle w:val="Hyperlink"/>
          </w:rPr>
          <w:t>http://www.genenetwork.org/</w:t>
        </w:r>
      </w:hyperlink>
      <w:r>
        <w:t xml:space="preserve">) </w:t>
      </w:r>
      <w:r>
        <w:fldChar w:fldCharType="begin"/>
      </w:r>
      <w:r>
        <w:instrText xml:space="preserve"> ADDIN ZOTERO_ITEM CSL_CITATION {"citationID":"WLnEEptT","properties":{"formattedCitation":"[4]","plainCitation":"[4]","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schema":"https://github.com/citation-style-language/schema/raw/master/csl-citation.json"} </w:instrText>
      </w:r>
      <w:r>
        <w:fldChar w:fldCharType="separate"/>
      </w:r>
      <w:r>
        <w:rPr>
          <w:noProof/>
        </w:rPr>
        <w:t>[4]</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I</w:t>
      </w:r>
      <w:bookmarkStart w:id="0" w:name="_GoBack"/>
      <w:bookmarkEnd w:id="0"/>
    </w:p>
    <w:p w14:paraId="4D91C910" w14:textId="31B7B9EC" w:rsidR="001C5E79" w:rsidRDefault="001C5E79" w:rsidP="003B394D"/>
    <w:p w14:paraId="7064508C" w14:textId="65E74AC8" w:rsidR="001C5E79" w:rsidRDefault="001C5E79" w:rsidP="001C5E79">
      <w:pPr>
        <w:pStyle w:val="Heading2"/>
      </w:pPr>
      <w:r>
        <w:t>Statistics</w:t>
      </w:r>
    </w:p>
    <w:p w14:paraId="752CD576" w14:textId="7B6A1078" w:rsidR="001C5E79" w:rsidRPr="003B394D" w:rsidRDefault="001C5E79" w:rsidP="003B394D">
      <w:r>
        <w:t>All statistical analyses were performed using R version 4.2.0</w:t>
      </w:r>
      <w:r w:rsidR="009B2FF9">
        <w:t xml:space="preserve"> </w:t>
      </w:r>
      <w:r w:rsidR="009B2FF9">
        <w:fldChar w:fldCharType="begin"/>
      </w:r>
      <w:r w:rsidR="00A8356A">
        <w:instrText xml:space="preserve"> ADDIN ZOTERO_ITEM CSL_CITATION {"citationID":"C5iRPZWM","properties":{"formattedCitation":"[5]","plainCitation":"[5]","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A8356A">
        <w:rPr>
          <w:noProof/>
        </w:rPr>
        <w:t>[5]</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A8356A">
        <w:instrText xml:space="preserve"> ADDIN ZOTERO_ITEM CSL_CITATION {"citationID":"bu0vLD6C","properties":{"formattedCitation":"[6]","plainCitation":"[6]","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A8356A">
        <w:rPr>
          <w:noProof/>
        </w:rPr>
        <w:t>[6]</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5"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27A1C469" w:rsidR="000C06E4" w:rsidRDefault="003B394D" w:rsidP="003B394D">
      <w:pPr>
        <w:pStyle w:val="Heading1"/>
      </w:pPr>
      <w:r>
        <w:t>Results</w:t>
      </w:r>
    </w:p>
    <w:p w14:paraId="03F8B130" w14:textId="76B22506" w:rsidR="006416DA" w:rsidRDefault="006416DA" w:rsidP="006416DA"/>
    <w:p w14:paraId="2B4345ED" w14:textId="36E1E53C" w:rsidR="006416DA" w:rsidRPr="006416DA" w:rsidRDefault="006416DA" w:rsidP="006416DA">
      <w:pPr>
        <w:pStyle w:val="Heading2"/>
      </w:pPr>
      <w:r>
        <w:lastRenderedPageBreak/>
        <w:t>Diversity outbred mice exhibit diet and sex dependent variation in cholesterol levels</w:t>
      </w:r>
    </w:p>
    <w:p w14:paraId="27F927C7" w14:textId="3CF2617D"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We found the</w:t>
      </w:r>
      <w:r w:rsidR="004E1E43">
        <w:t xml:space="preserve"> expected </w:t>
      </w:r>
      <w:r w:rsidR="000B2E8A">
        <w:t>cholesterol elevations in</w:t>
      </w:r>
      <w:r w:rsidR="00E60FD3">
        <w:t xml:space="preserve"> mice on a</w:t>
      </w:r>
      <w:r w:rsidR="004E1E43">
        <w:t xml:space="preserve"> HFHS diet</w:t>
      </w:r>
      <w:r w:rsidR="000B2E8A">
        <w:t xml:space="preserve"> (31.6 +/- 1.6 mg/</w:t>
      </w:r>
      <w:proofErr w:type="spellStart"/>
      <w:r w:rsidR="000B2E8A">
        <w:t>dL</w:t>
      </w:r>
      <w:proofErr w:type="spellEnd"/>
      <w:r w:rsidR="000B2E8A">
        <w:t>, p=3.2 x 10</w:t>
      </w:r>
      <w:r w:rsidR="000B2E8A" w:rsidRPr="000B2E8A">
        <w:rPr>
          <w:vertAlign w:val="superscript"/>
        </w:rPr>
        <w:t>-72</w:t>
      </w:r>
      <w:r w:rsidR="0048783D">
        <w:t xml:space="preserve"> from a 2x2 ANOVA)</w:t>
      </w:r>
      <w:r w:rsidR="004E1E43">
        <w:t>, and male sex</w:t>
      </w:r>
      <w:r w:rsidR="00E60FD3">
        <w:t xml:space="preserve"> </w:t>
      </w:r>
      <w:r w:rsidR="000B2E8A">
        <w:t>(17.9 +/- 1.6 mg/</w:t>
      </w:r>
      <w:proofErr w:type="spellStart"/>
      <w:r w:rsidR="000B2E8A">
        <w:t>dL</w:t>
      </w:r>
      <w:proofErr w:type="spellEnd"/>
      <w:r w:rsidR="000B2E8A">
        <w:t>, p=1.45 x 10</w:t>
      </w:r>
      <w:r w:rsidR="000B2E8A" w:rsidRPr="000B2E8A">
        <w:rPr>
          <w:vertAlign w:val="superscript"/>
        </w:rPr>
        <w:t>-2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248)</w:t>
      </w:r>
      <w:r w:rsidR="000B2E8A">
        <w:t>.</w:t>
      </w:r>
    </w:p>
    <w:p w14:paraId="41458826" w14:textId="4112D2B8" w:rsidR="00C13CA6" w:rsidRDefault="00C13CA6" w:rsidP="000B2E8A"/>
    <w:p w14:paraId="0A2AAFA5" w14:textId="0CC3C92B" w:rsidR="006416DA" w:rsidRDefault="006416DA" w:rsidP="006416DA">
      <w:pPr>
        <w:pStyle w:val="Heading2"/>
      </w:pPr>
      <w:r>
        <w:t>Diet, triglycerides and calcium associate with cholesterol levels.</w:t>
      </w:r>
    </w:p>
    <w:p w14:paraId="3FB484E8" w14:textId="06117F8B"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and body weight measured at 19 weeks 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6774991C" w14:textId="3ED3261A" w:rsidR="001D0F83" w:rsidRDefault="009D2910" w:rsidP="000B2E8A">
      <w:r>
        <w:t>The strong cross-sectional</w:t>
      </w:r>
      <w:r w:rsidR="00D24431">
        <w:t>, broadly linear</w:t>
      </w:r>
      <w:r>
        <w:t xml:space="preserve"> association of calcium with cholesterol was not predicted by our research team. As shown in Figure 2B, a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 xml:space="preserve">We performed a sub-group analysi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r w:rsidR="00724665">
        <w:t xml:space="preserve">Notably, in the diversity outbred data, serum calcium </w:t>
      </w:r>
      <w:r w:rsidR="00C40CDF">
        <w:t xml:space="preserve">levels </w:t>
      </w:r>
      <w:r w:rsidR="00724665">
        <w:t xml:space="preserve">are </w:t>
      </w:r>
      <w:r w:rsidR="00C40CDF">
        <w:t>unaltered</w:t>
      </w:r>
      <w:r w:rsidR="00724665">
        <w:t xml:space="preserve"> by sex (p=0.54)</w:t>
      </w:r>
      <w:r w:rsidR="00181330">
        <w:t>,</w:t>
      </w:r>
      <w:r w:rsidR="00724665">
        <w:t xml:space="preserve"> and only modestly increased by HFHS diets (</w:t>
      </w:r>
      <w:r w:rsidR="00305805">
        <w:t>0.31 +/- 0.07</w:t>
      </w:r>
      <w:r w:rsidR="00C40CDF">
        <w:t xml:space="preserve"> mg/</w:t>
      </w:r>
      <w:proofErr w:type="spellStart"/>
      <w:r w:rsidR="00C40CDF">
        <w:t>dL</w:t>
      </w:r>
      <w:proofErr w:type="spellEnd"/>
      <w:r w:rsidR="00305805">
        <w:t xml:space="preserve">; </w:t>
      </w:r>
      <w:r w:rsidR="00724665">
        <w:t>p=</w:t>
      </w:r>
      <w:r w:rsidR="00305805">
        <w:t>2.7 x 10</w:t>
      </w:r>
      <w:r w:rsidR="00305805" w:rsidRPr="00305805">
        <w:rPr>
          <w:vertAlign w:val="superscript"/>
        </w:rPr>
        <w:t>-5</w:t>
      </w:r>
      <w:r w:rsidR="00724665">
        <w:t>; Supplementary Figure 2A).</w:t>
      </w:r>
    </w:p>
    <w:p w14:paraId="72F44ECE" w14:textId="77777777" w:rsidR="001D0F83" w:rsidRDefault="001D0F83" w:rsidP="000B2E8A"/>
    <w:p w14:paraId="67B4E623" w14:textId="436735D1" w:rsidR="00EE6647" w:rsidRPr="00414CEB" w:rsidRDefault="00414CEB" w:rsidP="000B2E8A">
      <w:r>
        <w:t xml:space="preserve">Since calcium is normally tightly controlled by homeostatic mechanisms affecting </w:t>
      </w:r>
      <w:r w:rsidR="001D0F83">
        <w:t>calcium absorption</w:t>
      </w:r>
      <w:r>
        <w:t xml:space="preserve"> and bone remodeling, we next tested whether bone mineral </w:t>
      </w:r>
      <w:r w:rsidR="001D0F83">
        <w:t xml:space="preserve">content and </w:t>
      </w:r>
      <w:r>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p=</w:t>
      </w:r>
      <w:r w:rsidR="00724665">
        <w:t xml:space="preserve">0.97 and </w:t>
      </w:r>
      <w:r w:rsidR="001D0F83">
        <w:t>0.</w:t>
      </w:r>
      <w:r w:rsidR="00724665">
        <w:t>72 respectively).</w:t>
      </w:r>
    </w:p>
    <w:p w14:paraId="77E1BE56" w14:textId="2A4FDFC8" w:rsidR="009D2910" w:rsidRDefault="009D2910" w:rsidP="000B2E8A"/>
    <w:p w14:paraId="5548BCEB" w14:textId="3DEDFBA5" w:rsidR="009D2910" w:rsidRDefault="009D2910" w:rsidP="00C40CDF">
      <w:pPr>
        <w:pStyle w:val="Heading1"/>
      </w:pPr>
      <w:r>
        <w:t>Discussion</w:t>
      </w:r>
    </w:p>
    <w:p w14:paraId="6DDBAB1A" w14:textId="23B440D2" w:rsidR="009D2910" w:rsidRDefault="009D2910" w:rsidP="000B2E8A"/>
    <w:p w14:paraId="52875CE6" w14:textId="0102F549" w:rsidR="00B66305" w:rsidRDefault="00E86175" w:rsidP="000B2E8A">
      <w:r>
        <w:t>In this study we report an association between calcium and cholesterol in the diversity outbred mouse resource</w:t>
      </w:r>
      <w:r w:rsidR="00B66305">
        <w:t xml:space="preserve">.  </w:t>
      </w:r>
      <w:r w:rsidR="008B0A52">
        <w:t xml:space="preserve">This relationship was similar across both sexes and over both a normal chow and an obesogenic high fat, high sucrose diet.  </w:t>
      </w:r>
      <w:r w:rsidR="00C365BE">
        <w:t>These findings are in line with cross-sectional observations in humans linking calcium levels to cholesterol in the blood.</w:t>
      </w:r>
    </w:p>
    <w:p w14:paraId="61D02E7D" w14:textId="77777777" w:rsidR="00B66305" w:rsidRDefault="00B66305" w:rsidP="000B2E8A"/>
    <w:p w14:paraId="085E524F" w14:textId="6638372D" w:rsidR="00E86175" w:rsidRDefault="00B66305" w:rsidP="000B2E8A">
      <w:r>
        <w:lastRenderedPageBreak/>
        <w:t xml:space="preserve">Under </w:t>
      </w:r>
      <w:r w:rsidR="00C365BE">
        <w:t>the</w:t>
      </w:r>
      <w:r>
        <w:t xml:space="preserve"> conditions</w:t>
      </w:r>
      <w:r w:rsidR="00C365BE">
        <w:t xml:space="preserve"> of the present study</w:t>
      </w:r>
      <w:r>
        <w:t xml:space="preserve">, both the environment and diet are highly controlled </w:t>
      </w:r>
      <w:r w:rsidR="00403545">
        <w:t>reducing</w:t>
      </w:r>
      <w:r>
        <w:t xml:space="preserve"> the likelihood, possible in human observational studies that cholesterol-calcium associations might be confounded by variation in diets, age or physical activity.  </w:t>
      </w:r>
    </w:p>
    <w:p w14:paraId="778E30FC" w14:textId="77777777" w:rsidR="00E86175" w:rsidRDefault="00E86175" w:rsidP="000B2E8A"/>
    <w:p w14:paraId="55278E9B" w14:textId="25884365" w:rsidR="00C40CDF" w:rsidRDefault="00C40CDF" w:rsidP="000B2E8A">
      <w:r>
        <w:t>There are several strengths of this study.  We present data on a large number of mice roughly equally divided between sexes and two diets.  We consider the re-use of data from heterogeneous genetically diverse mice rat population a major strength of this work, as these relationships are robust to a wide variation in genetics and not restricted to finding in inbred mouse populations.</w:t>
      </w:r>
    </w:p>
    <w:p w14:paraId="727B6E9A" w14:textId="044F092D" w:rsidR="009D2910" w:rsidRDefault="009D2910" w:rsidP="000B2E8A"/>
    <w:p w14:paraId="671FC74E" w14:textId="4B6E480F" w:rsidR="009D2910" w:rsidRDefault="009D2910" w:rsidP="00C40CDF">
      <w:pPr>
        <w:pStyle w:val="Heading2"/>
      </w:pPr>
      <w:r>
        <w:t>Limitations of the present study</w:t>
      </w:r>
    </w:p>
    <w:p w14:paraId="60CF54EB" w14:textId="59D54D62" w:rsidR="009D2910" w:rsidRDefault="006205D8" w:rsidP="000B2E8A">
      <w:r>
        <w:t>While there were</w:t>
      </w:r>
      <w:r w:rsidR="009D2910">
        <w:t xml:space="preserve"> </w:t>
      </w:r>
      <w:r>
        <w:t>multiple</w:t>
      </w:r>
      <w:r w:rsidR="009D2910">
        <w:t xml:space="preserve"> measurement</w:t>
      </w:r>
      <w:r>
        <w:t xml:space="preserve">s </w:t>
      </w:r>
      <w:r w:rsidR="009D2910">
        <w:t>of calcium in this dataset</w:t>
      </w:r>
      <w:r>
        <w:t xml:space="preserve"> (at week 8 and week 19), cholesterol levels were stable through this period</w:t>
      </w:r>
      <w:r w:rsidR="009D2910">
        <w:t xml:space="preserve">, so it is not possible to evaluate the </w:t>
      </w:r>
      <w:r w:rsidR="00F10A80">
        <w:t>longitudinal</w:t>
      </w:r>
      <w:r w:rsidR="009D2910">
        <w:t xml:space="preserve"> association between cholesterol and calcium</w:t>
      </w:r>
      <w:r>
        <w:t xml:space="preserve"> without an earlier time point.</w:t>
      </w:r>
      <w:r w:rsidR="009D2910">
        <w:t xml:space="preserve">  In addition, this cross-sectional association does ascribe a directionality to this relationship, at this stage we think it reasonably likely that calcium may increase cholesterol as cholesterol might increase calcium.  Cholesterol homeostasis is substantially different in mice and humans, especially in the fraction of cholesterol present in the HDL versus LDL fractions, due to the absence of </w:t>
      </w:r>
      <w:r w:rsidR="009D2910" w:rsidRPr="009D2910">
        <w:t>CETP</w:t>
      </w:r>
      <w:r w:rsidR="009D2910">
        <w:t xml:space="preserve"> in mice.</w:t>
      </w:r>
    </w:p>
    <w:p w14:paraId="5EB5204F" w14:textId="1445D655" w:rsidR="008210DC" w:rsidRDefault="008210DC" w:rsidP="000B2E8A"/>
    <w:p w14:paraId="2FFF008E" w14:textId="64C50F84" w:rsidR="003A7331" w:rsidRDefault="003A7331" w:rsidP="000B2E8A"/>
    <w:p w14:paraId="508D2F10" w14:textId="77777777" w:rsidR="003A7331" w:rsidRDefault="003A7331">
      <w:r>
        <w:br w:type="page"/>
      </w:r>
    </w:p>
    <w:p w14:paraId="64BC2A6A" w14:textId="76FC8527" w:rsidR="003A7331" w:rsidRPr="002A2864" w:rsidRDefault="003A7331" w:rsidP="00A35CFB">
      <w:pPr>
        <w:pStyle w:val="Heading1"/>
      </w:pPr>
      <w:r>
        <w:lastRenderedPageBreak/>
        <w:t>Figure Legends</w:t>
      </w:r>
    </w:p>
    <w:p w14:paraId="48B48CDC" w14:textId="4023913E" w:rsidR="003B394D" w:rsidRDefault="003B394D"/>
    <w:p w14:paraId="2F87D962" w14:textId="1544E888"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28847D99"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268041B2"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 xml:space="preserve">Calcium is not strongly associated with </w:t>
      </w:r>
      <w:proofErr w:type="gramStart"/>
      <w:r>
        <w:rPr>
          <w:b/>
        </w:rPr>
        <w:t>diet,  sex</w:t>
      </w:r>
      <w:proofErr w:type="gramEnd"/>
      <w:r>
        <w:rPr>
          <w:b/>
        </w:rPr>
        <w:t xml:space="preserve">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A008F"/>
    <w:rsid w:val="000B2E8A"/>
    <w:rsid w:val="000C06E4"/>
    <w:rsid w:val="00143D60"/>
    <w:rsid w:val="001651F4"/>
    <w:rsid w:val="00181330"/>
    <w:rsid w:val="001C5E79"/>
    <w:rsid w:val="001D0F83"/>
    <w:rsid w:val="002A2864"/>
    <w:rsid w:val="00305805"/>
    <w:rsid w:val="003A7331"/>
    <w:rsid w:val="003B394D"/>
    <w:rsid w:val="004013A7"/>
    <w:rsid w:val="00403545"/>
    <w:rsid w:val="00414CEB"/>
    <w:rsid w:val="0048783D"/>
    <w:rsid w:val="004E1849"/>
    <w:rsid w:val="004E1D77"/>
    <w:rsid w:val="004E1E43"/>
    <w:rsid w:val="00614900"/>
    <w:rsid w:val="006205D8"/>
    <w:rsid w:val="006416DA"/>
    <w:rsid w:val="006B12FE"/>
    <w:rsid w:val="0071130A"/>
    <w:rsid w:val="00724665"/>
    <w:rsid w:val="007D37CB"/>
    <w:rsid w:val="00810119"/>
    <w:rsid w:val="008210DC"/>
    <w:rsid w:val="00864E8B"/>
    <w:rsid w:val="008A3818"/>
    <w:rsid w:val="008B0A52"/>
    <w:rsid w:val="008C79AA"/>
    <w:rsid w:val="009516D5"/>
    <w:rsid w:val="009B2FF9"/>
    <w:rsid w:val="009D2910"/>
    <w:rsid w:val="00A07221"/>
    <w:rsid w:val="00A35CFB"/>
    <w:rsid w:val="00A8356A"/>
    <w:rsid w:val="00AB6E43"/>
    <w:rsid w:val="00AD2F62"/>
    <w:rsid w:val="00B26227"/>
    <w:rsid w:val="00B66305"/>
    <w:rsid w:val="00BC2D63"/>
    <w:rsid w:val="00C13CA6"/>
    <w:rsid w:val="00C365BE"/>
    <w:rsid w:val="00C36BC2"/>
    <w:rsid w:val="00C40CDF"/>
    <w:rsid w:val="00C57455"/>
    <w:rsid w:val="00CF0667"/>
    <w:rsid w:val="00D24431"/>
    <w:rsid w:val="00D609A7"/>
    <w:rsid w:val="00DC7459"/>
    <w:rsid w:val="00DE244E"/>
    <w:rsid w:val="00E60FD3"/>
    <w:rsid w:val="00E86175"/>
    <w:rsid w:val="00EA279D"/>
    <w:rsid w:val="00EE6647"/>
    <w:rsid w:val="00F10A80"/>
    <w:rsid w:val="00F30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910"/>
    <w:rPr>
      <w:rFonts w:ascii="Times New Roman" w:eastAsia="Times New Roman" w:hAnsi="Times New Roman" w:cs="Times New Roman"/>
    </w:rPr>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BridgesLab/PrecisionNutrition" TargetMode="External"/><Relationship Id="rId4" Type="http://schemas.openxmlformats.org/officeDocument/2006/relationships/hyperlink" Target="http://www.genenetwor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4</Pages>
  <Words>2875</Words>
  <Characters>1639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7</cp:revision>
  <dcterms:created xsi:type="dcterms:W3CDTF">2022-11-27T15:44:00Z</dcterms:created>
  <dcterms:modified xsi:type="dcterms:W3CDTF">2022-12-0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CJLYBFc"/&gt;&lt;style id="http://www.zotero.org/styles/nutrients" hasBibliography="1" bibliographyStyleHasBeenSet="0"/&gt;&lt;prefs&gt;&lt;pref name="fieldType" value="Field"/&gt;&lt;/prefs&gt;&lt;/data&gt;</vt:lpwstr>
  </property>
</Properties>
</file>